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75447" w:rsidRDefault="00A75447" w:rsidP="00A75447">
      <w:pPr>
        <w:pStyle w:val="ListParagraph"/>
        <w:numPr>
          <w:ilvl w:val="0"/>
          <w:numId w:val="5"/>
        </w:numPr>
      </w:pPr>
      <w:r>
        <w:t>What do we use as our measure of “investment” for RA calculations: just leaf + reproductive investment, or some measure of stem investment?</w:t>
      </w:r>
    </w:p>
    <w:p w:rsidR="00A75447" w:rsidRDefault="00A75447" w:rsidP="00A14E06">
      <w:pPr>
        <w:pStyle w:val="ListParagraph"/>
        <w:numPr>
          <w:ilvl w:val="1"/>
          <w:numId w:val="5"/>
        </w:numPr>
      </w:pPr>
      <w:r>
        <w:t xml:space="preserve">Following upon this, do we want to try and divide stem growth into “replacement” (sapwood </w:t>
      </w:r>
      <w:r>
        <w:sym w:font="Wingdings" w:char="F0E0"/>
      </w:r>
      <w:r>
        <w:t xml:space="preserve"> heartwood) vs. actual growth. If we ignore stems altogether, RA is of course too high, if we use total stem growth (</w:t>
      </w:r>
      <w:r w:rsidR="00A14E06">
        <w:t xml:space="preserve">pretending </w:t>
      </w:r>
      <w:r>
        <w:t>heartwood</w:t>
      </w:r>
      <w:r w:rsidR="00A14E06">
        <w:t xml:space="preserve"> equal value to sapwood</w:t>
      </w:r>
      <w:r>
        <w:t>), RA is too low. It seems that our message will be a lot stronger if we don’t comple</w:t>
      </w:r>
      <w:r w:rsidR="00A14E06">
        <w:t>tely ignore stems</w:t>
      </w:r>
    </w:p>
    <w:p w:rsidR="00EF05D4" w:rsidRDefault="00EF05D4" w:rsidP="00A14E06">
      <w:pPr>
        <w:pStyle w:val="ListParagraph"/>
        <w:numPr>
          <w:ilvl w:val="1"/>
          <w:numId w:val="5"/>
        </w:numPr>
      </w:pPr>
      <w:r>
        <w:t>Currently no figures that include stem data</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7A6B12" w:rsidRDefault="007B5320" w:rsidP="007A6B12">
      <w:r>
        <w:t>A fundamental trade-off faced by all organisms is how to partition available energy into growth versus reproduction</w:t>
      </w:r>
      <w:r w:rsidR="007A6B12">
        <w:t xml:space="preserve"> </w:t>
      </w:r>
      <w:r w:rsidR="007A6B12">
        <w:fldChar w:fldCharType="begin"/>
      </w:r>
      <w:r w:rsidR="007A6B12">
        <w:instrText xml:space="preserve"> ADDIN ZOTERO_ITEM CSL_CITATION {"citationID":"j0joq6sum","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7A6B12">
        <w:fldChar w:fldCharType="separate"/>
      </w:r>
      <w:r w:rsidR="007A6B12" w:rsidRPr="007A6B12">
        <w:rPr>
          <w:rFonts w:ascii="Calibri" w:hAnsi="Calibri"/>
        </w:rPr>
        <w:t>(Wenk &amp; Falster 2015)</w:t>
      </w:r>
      <w:r w:rsidR="007A6B12">
        <w:fldChar w:fldCharType="end"/>
      </w:r>
      <w:r>
        <w:t>. For perennial plant species</w:t>
      </w:r>
      <w:r w:rsidR="00C86540">
        <w:t xml:space="preserve">, </w:t>
      </w:r>
      <w:r w:rsidR="007A6B12">
        <w:t xml:space="preserve">greater </w:t>
      </w:r>
      <w:r w:rsidR="00C86540">
        <w:t>investment in growth translates to</w:t>
      </w:r>
      <w:r w:rsidR="00250722">
        <w:t xml:space="preserve"> more</w:t>
      </w:r>
      <w:r w:rsidR="00250722" w:rsidRPr="00250722">
        <w:t xml:space="preserve"> </w:t>
      </w:r>
      <w:r w:rsidR="00250722">
        <w:t>rapid height increases and greater leaf area</w:t>
      </w:r>
      <w:r w:rsidR="00250722">
        <w:t xml:space="preserve">,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 In contrast, reproductive production directly</w:t>
      </w:r>
      <w:r w:rsidR="00A14E06">
        <w:t xml:space="preserve"> and immediately</w:t>
      </w:r>
      <w:r w:rsidR="00D05870">
        <w:t xml:space="preserve"> increases fitness through seed production. </w:t>
      </w:r>
      <w:r w:rsidR="00E401CD">
        <w:t xml:space="preserve">Although early 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 most perennial plant species exhibit a more nuanced transition of resources from growth to reproduction and have many years of simultaneous growth and reproduction</w:t>
      </w:r>
      <w:r w:rsidR="00A14E06">
        <w:t>, an iteroparous life history strategy. Moreover, they display indeterminate growth, continuing to increase in size until death.</w:t>
      </w:r>
    </w:p>
    <w:p w:rsidR="00E30D35" w:rsidRDefault="007A6B12">
      <w:r>
        <w:t xml:space="preserve">This gradual shift in resources </w:t>
      </w:r>
      <w:r w:rsidR="00E30D35">
        <w:t>from growth to reproduction</w:t>
      </w:r>
      <w:r w:rsidR="00A14E06">
        <w:t xml:space="preserve"> </w:t>
      </w:r>
      <w:r>
        <w:t>is expected</w:t>
      </w:r>
      <w:r w:rsidR="00E30D35">
        <w:t xml:space="preserve"> </w:t>
      </w:r>
      <w:r w:rsidR="0017621A">
        <w:t xml:space="preserve">if environmental conditions are stochastic </w:t>
      </w:r>
      <w:r w:rsidR="0017621A" w:rsidRPr="0080171E">
        <w:rPr>
          <w:rFonts w:cs="Times New Roman"/>
        </w:rPr>
        <w:fldChar w:fldCharType="begin"/>
      </w:r>
      <w:r w:rsidR="0017621A">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0017621A" w:rsidRPr="0080171E">
        <w:rPr>
          <w:rFonts w:cs="Times New Roman"/>
        </w:rPr>
        <w:fldChar w:fldCharType="separate"/>
      </w:r>
      <w:r w:rsidR="0017621A" w:rsidRPr="003F6E27">
        <w:rPr>
          <w:rFonts w:hAnsi="Times New Roman" w:cs="Times New Roman"/>
        </w:rPr>
        <w:t>(King &amp; Roughgarden 1982)</w:t>
      </w:r>
      <w:r w:rsidR="0017621A" w:rsidRPr="0080171E">
        <w:rPr>
          <w:rFonts w:cs="Times New Roman"/>
        </w:rPr>
        <w:fldChar w:fldCharType="end"/>
      </w:r>
      <w:r w:rsidR="0017621A">
        <w:rPr>
          <w:rFonts w:cs="Times New Roman"/>
        </w:rPr>
        <w:t xml:space="preserve"> or if </w:t>
      </w:r>
      <w:r w:rsidR="0017621A">
        <w:t xml:space="preserve">the outcome of the growth-reproduction trade-off shifts with </w:t>
      </w:r>
      <w:r w:rsidR="00250722">
        <w:t xml:space="preserve">a factor that </w:t>
      </w:r>
      <w:r w:rsidR="00A14E06">
        <w:t xml:space="preserve">changes </w:t>
      </w:r>
      <w:r w:rsidR="00250722">
        <w:t xml:space="preserve">across individuals of different age, size, or other variable </w:t>
      </w:r>
      <w:r w:rsidR="0017621A">
        <w:fldChar w:fldCharType="begin"/>
      </w:r>
      <w:r w:rsidR="0017621A">
        <w:instrText xml:space="preserve"> ADDIN ZOTERO_ITEM CSL_CITATION {"citationID":"ngs6osm9o","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17621A">
        <w:fldChar w:fldCharType="separate"/>
      </w:r>
      <w:r w:rsidR="0017621A" w:rsidRPr="0017621A">
        <w:rPr>
          <w:rFonts w:ascii="Calibri" w:hAnsi="Calibri"/>
        </w:rPr>
        <w:t>(Wenk &amp; Falster 2015)</w:t>
      </w:r>
      <w:r w:rsidR="0017621A">
        <w:fldChar w:fldCharType="end"/>
      </w:r>
      <w:r w:rsidR="00E30D35">
        <w:t>. For instance, if mortality declines with size or size, it is optimal for individuals to invest more modestly in both growth and reproduction across multiple years</w:t>
      </w:r>
      <w:r w:rsidR="0017621A">
        <w:t xml:space="preserve"> (###)</w:t>
      </w:r>
      <w:r w:rsidR="00E30D35">
        <w:t>.</w:t>
      </w:r>
      <w:r w:rsidR="0017621A">
        <w:t xml:space="preserve"> Declining photosynthetic rates with plant age (###) and relative declines in seed production at higher rates of reproductive investment (###) </w:t>
      </w:r>
      <w:r w:rsidR="00A14E06">
        <w:t xml:space="preserve">have also been investigated as factors </w:t>
      </w:r>
      <w:r w:rsidR="0017621A">
        <w:t>lead</w:t>
      </w:r>
      <w:r w:rsidR="00A14E06">
        <w:t>ing</w:t>
      </w:r>
      <w:r w:rsidR="0017621A">
        <w:t xml:space="preserve"> to simultaneous investment in growth and reproduction</w:t>
      </w:r>
      <w:r w:rsidR="00A14E06">
        <w:t xml:space="preserve"> across multiple growing seasons</w:t>
      </w:r>
      <w:r w:rsidR="0017621A">
        <w:t>.</w:t>
      </w:r>
      <w:r w:rsidR="00250722">
        <w:t xml:space="preserve"> These factors, and others, have been addressed in theoretical models, seeking to understand </w:t>
      </w:r>
      <w:r w:rsidR="00A14E06">
        <w:t xml:space="preserve">how </w:t>
      </w:r>
      <w:r w:rsidR="00250722">
        <w:t xml:space="preserve">the optimal allocation of energy </w:t>
      </w:r>
      <w:r w:rsidR="00A14E06">
        <w:t xml:space="preserve">to growth versus reproduction </w:t>
      </w:r>
      <w:r w:rsidR="00250722">
        <w:t xml:space="preserve">shifts </w:t>
      </w:r>
      <w:r w:rsidR="00A14E06">
        <w:t>as an individual grows and ages and under what conditions the outcome is indeterminate growth and multiple reproductive events</w:t>
      </w:r>
      <w:r w:rsidR="003E06B6">
        <w:t xml:space="preserve"> </w:t>
      </w:r>
      <w:r w:rsidR="00250722">
        <w:t>(###).</w:t>
      </w:r>
    </w:p>
    <w:p w:rsidR="007B5320" w:rsidRDefault="003E06B6">
      <w:r>
        <w:t>The growth-reproduction trade-off is best quantified as r</w:t>
      </w:r>
      <w:r w:rsidR="0017621A">
        <w:t>eproductive allocation (RA)</w:t>
      </w:r>
      <w:r>
        <w:t xml:space="preserve">, </w:t>
      </w:r>
      <w:r w:rsidR="0017621A">
        <w:t>the relative proportion of surplus energy that is invested in reproduction (versus growth, storage, and defence) in a given year (or growing season</w:t>
      </w:r>
      <w:r>
        <w:t xml:space="preserve">. </w:t>
      </w:r>
      <w:r w:rsidRPr="003E06B6">
        <w:rPr>
          <w:i/>
        </w:rPr>
        <w:t>S</w:t>
      </w:r>
      <w:r w:rsidR="0017621A">
        <w:rPr>
          <w:i/>
        </w:rPr>
        <w:t>urplus energy</w:t>
      </w:r>
      <w:r w:rsidR="0017621A">
        <w:t xml:space="preserve"> is defined as the energy remaining</w:t>
      </w:r>
      <w:r w:rsidR="00A054A1">
        <w:t xml:space="preserve"> after shed tissues (leaves, stems) have been replaced</w:t>
      </w:r>
      <w:r w:rsidR="0017621A">
        <w:t>.</w:t>
      </w:r>
      <w:r w:rsidR="0017621A">
        <w:t xml:space="preserve"> </w:t>
      </w:r>
      <w:r w:rsidR="00C86540">
        <w:t xml:space="preserve">A lifetime plot of </w:t>
      </w:r>
      <w:r w:rsidR="0017621A">
        <w:t xml:space="preserve">RA summarizes the growth-reproduction trade-off as a species grows and ages, indicating that the outcome of the trade-off has shifted. </w:t>
      </w:r>
      <w:r w:rsidR="00250722">
        <w:t xml:space="preserve">While optimal energy models have indicated a collection of factors that should shift the shape of RA schedules, little empirical work exists to compare RA schedules across species. </w:t>
      </w:r>
      <w:r w:rsidR="00CA18E0">
        <w:t>In particular, s</w:t>
      </w:r>
      <w:r w:rsidR="00250722">
        <w:t>pecies in a</w:t>
      </w:r>
      <w:r w:rsidR="00C86540">
        <w:t xml:space="preserve"> community</w:t>
      </w:r>
      <w:r w:rsidR="0017621A">
        <w:t xml:space="preserve"> with different life history strategies</w:t>
      </w:r>
      <w:r w:rsidR="00CA18E0">
        <w:t xml:space="preserve"> are expected to have different RA schedules</w:t>
      </w:r>
      <w:r>
        <w:t>, but no study has compared many co-occurring species.</w:t>
      </w:r>
    </w:p>
    <w:p w:rsidR="00912F71" w:rsidRDefault="003E06B6">
      <w:r>
        <w:lastRenderedPageBreak/>
        <w:t xml:space="preserve">To this effect we have conducted a study in coastal heathland in eastern Australia, quantifying RA for 14 </w:t>
      </w:r>
      <w:r w:rsidR="00443CD1">
        <w:t xml:space="preserve">dominant </w:t>
      </w:r>
      <w:r>
        <w:t>perennial species at</w:t>
      </w:r>
      <w:r w:rsidR="00443CD1">
        <w:t xml:space="preserve"> 6 ages. These species differ</w:t>
      </w:r>
      <w:r>
        <w:t xml:space="preserve"> </w:t>
      </w:r>
      <w:r w:rsidR="00443CD1">
        <w:t xml:space="preserve">for a collection of key </w:t>
      </w:r>
      <w:r>
        <w:t xml:space="preserve">life history </w:t>
      </w:r>
      <w:r w:rsidR="00443CD1">
        <w:t xml:space="preserve">and functional </w:t>
      </w:r>
      <w:r>
        <w:t>traits</w:t>
      </w:r>
      <w:r w:rsidR="00443CD1">
        <w:t xml:space="preserve">, </w:t>
      </w:r>
      <w:r>
        <w:t xml:space="preserve">including lifespan, maximum height, </w:t>
      </w:r>
      <w:r w:rsidR="00443CD1">
        <w:t xml:space="preserve">specific leaf area, and leaf nitrogen content. These species are also </w:t>
      </w:r>
      <w:r w:rsidR="00912F71">
        <w:t xml:space="preserve">known to </w:t>
      </w:r>
      <w:r w:rsidR="00443CD1">
        <w:t>be iteroparous. For the members of this community, we ask:</w:t>
      </w:r>
    </w:p>
    <w:p w:rsidR="00757124" w:rsidRDefault="00757124" w:rsidP="00757124">
      <w:pPr>
        <w:pStyle w:val="ListParagraph"/>
        <w:numPr>
          <w:ilvl w:val="0"/>
          <w:numId w:val="4"/>
        </w:numPr>
      </w:pPr>
      <w:r>
        <w:t>Does maximum RA shift across species?</w:t>
      </w:r>
    </w:p>
    <w:p w:rsidR="00912F71" w:rsidRDefault="00912F71" w:rsidP="00912F71">
      <w:pPr>
        <w:pStyle w:val="ListParagraph"/>
        <w:numPr>
          <w:ilvl w:val="0"/>
          <w:numId w:val="4"/>
        </w:numPr>
      </w:pPr>
      <w:r>
        <w:t>Does RA shift with plant size and age</w:t>
      </w:r>
      <w:r w:rsidR="00443CD1">
        <w:t xml:space="preserve"> within a species</w:t>
      </w:r>
      <w:r>
        <w:t>?</w:t>
      </w:r>
    </w:p>
    <w:p w:rsidR="00912F71" w:rsidRDefault="00912F71" w:rsidP="00912F71">
      <w:pPr>
        <w:pStyle w:val="ListParagraph"/>
        <w:numPr>
          <w:ilvl w:val="0"/>
          <w:numId w:val="4"/>
        </w:numPr>
      </w:pPr>
      <w:r>
        <w:t>Do species exhibit different RA schedules and do the observed RA schedules correlate with other life history data (lifespan, height, age at first reproduction)?</w:t>
      </w:r>
    </w:p>
    <w:p w:rsidR="00757124" w:rsidRDefault="00757124" w:rsidP="00757124">
      <w:pPr>
        <w:pStyle w:val="ListParagraph"/>
        <w:numPr>
          <w:ilvl w:val="0"/>
          <w:numId w:val="4"/>
        </w:numPr>
      </w:pPr>
      <w:r>
        <w:t>Is reproductive investment sufficiently high to impact growth?</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Kuring’gai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r>
        <w:t xml:space="preserve">including stem weight would cause RA to decrease dramatically for most species, because actual stem diameters and weights must continue to increase each year that any shoot growth occurs, even though the volume of functional wood (sapwood) may be stable or declining.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xml:space="preserve">, illustrating that different individuals of a species have notably different RA </w:t>
      </w:r>
      <w:r w:rsidR="004B53F8">
        <w:lastRenderedPageBreak/>
        <w:t>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 xml:space="preserve">big bang, asymptotic, gradual-determinate, gradual-indeterminate, </w:t>
      </w:r>
      <w:r w:rsidR="00A054A1" w:rsidRPr="00A054A1">
        <w:t xml:space="preserve">and </w:t>
      </w:r>
      <w:r w:rsidR="00A054A1" w:rsidRPr="00A054A1">
        <w:t>declining</w:t>
      </w:r>
      <w:r w:rsidR="00A054A1" w:rsidRPr="00A054A1">
        <w:t>.</w:t>
      </w:r>
    </w:p>
    <w:p w:rsidR="00757124" w:rsidRDefault="00757124">
      <w:r>
        <w:t xml:space="preserve">Different study species show different leaf area trajectories with age (Figure 3). </w:t>
      </w:r>
      <w:bookmarkStart w:id="0" w:name="_GoBack"/>
      <w:bookmarkEnd w:id="0"/>
    </w:p>
    <w:p w:rsidR="00A054A1" w:rsidRDefault="00A054A1"/>
    <w:p w:rsidR="00A054A1" w:rsidRDefault="00A054A1" w:rsidP="004B53F8">
      <w:pPr>
        <w:pStyle w:val="Heading1"/>
      </w:pPr>
      <w:r>
        <w:t>Discussion</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r>
        <w:t>notabl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t>
      </w:r>
      <w:r>
        <w:t>wo of the four species that are dominant canopy members late in succession</w:t>
      </w:r>
      <w:r w:rsidR="00A054A1">
        <w:t xml:space="preserve">, </w:t>
      </w:r>
      <w:r w:rsidR="00A054A1">
        <w:rPr>
          <w:i/>
        </w:rPr>
        <w:t xml:space="preserve">Hakea teretifolia </w:t>
      </w:r>
      <w:r w:rsidR="00A054A1">
        <w:t xml:space="preserve">and </w:t>
      </w:r>
      <w:r>
        <w:rPr>
          <w:i/>
        </w:rPr>
        <w:t>Petrophile pulchella</w:t>
      </w:r>
      <w:r>
        <w:t>,</w:t>
      </w:r>
      <w:r>
        <w:rPr>
          <w:i/>
        </w:rPr>
        <w:t xml:space="preserve"> </w:t>
      </w:r>
      <w:r>
        <w:t>are the only study species that continued to demonstrate strong investment in leaf area at 30 years of age. The other two canopy species</w:t>
      </w:r>
      <w:r>
        <w:t xml:space="preserve">, </w:t>
      </w:r>
      <w:r>
        <w:rPr>
          <w:i/>
        </w:rPr>
        <w:t xml:space="preserve">Banksia ericifolia </w:t>
      </w:r>
      <w:r>
        <w:t xml:space="preserve">and </w:t>
      </w:r>
      <w:r>
        <w:rPr>
          <w:i/>
        </w:rPr>
        <w:t>Persoonia lanceolata</w:t>
      </w:r>
      <w:r>
        <w:t>, have negative investment in leaf area at the oldest site</w:t>
      </w:r>
      <w:r>
        <w:t xml:space="preserv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Ericaceae).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t>Figure captions.</w:t>
      </w:r>
    </w:p>
    <w:p w:rsidR="004B53F8" w:rsidRPr="00757124"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sectPr w:rsidR="004B53F8"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73F31A4"/>
    <w:multiLevelType w:val="hybridMultilevel"/>
    <w:tmpl w:val="5B4A9B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17621A"/>
    <w:rsid w:val="00250722"/>
    <w:rsid w:val="003E06B6"/>
    <w:rsid w:val="00443CD1"/>
    <w:rsid w:val="004B53F8"/>
    <w:rsid w:val="005E6C4A"/>
    <w:rsid w:val="00757124"/>
    <w:rsid w:val="007A6B12"/>
    <w:rsid w:val="007B5320"/>
    <w:rsid w:val="00912F71"/>
    <w:rsid w:val="00A054A1"/>
    <w:rsid w:val="00A14E06"/>
    <w:rsid w:val="00A75447"/>
    <w:rsid w:val="00C306E1"/>
    <w:rsid w:val="00C86540"/>
    <w:rsid w:val="00C95032"/>
    <w:rsid w:val="00CA18E0"/>
    <w:rsid w:val="00CC215D"/>
    <w:rsid w:val="00CD7DC7"/>
    <w:rsid w:val="00D05870"/>
    <w:rsid w:val="00D649DA"/>
    <w:rsid w:val="00E30D35"/>
    <w:rsid w:val="00E401CD"/>
    <w:rsid w:val="00EF05D4"/>
    <w:rsid w:val="00F123A9"/>
    <w:rsid w:val="00F16B6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5</TotalTime>
  <Pages>3</Pages>
  <Words>2569</Words>
  <Characters>1464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71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dcterms:created xsi:type="dcterms:W3CDTF">2016-08-22T23:41:00Z</dcterms:created>
  <dcterms:modified xsi:type="dcterms:W3CDTF">2016-08-23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5nPYVkG"/&gt;&lt;style id="http://www.zotero.org/styles/journal-of-ecology"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